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E4B5A" w:rsidRPr="00E42D2C" w:rsidRDefault="00F01756" w:rsidP="00A1335D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bookmarkStart w:id="0" w:name="_GoBack"/>
      <w:r w:rsidRPr="00E42D2C">
        <w:rPr>
          <w:rFonts w:asciiTheme="majorBidi" w:hAnsiTheme="majorBidi" w:cstheme="majorBidi"/>
          <w:b/>
          <w:bCs/>
          <w:sz w:val="24"/>
          <w:szCs w:val="24"/>
        </w:rPr>
        <w:t xml:space="preserve">Supplementary </w:t>
      </w:r>
      <w:r w:rsidR="005D2A58" w:rsidRPr="00E42D2C">
        <w:rPr>
          <w:rFonts w:asciiTheme="majorBidi" w:hAnsiTheme="majorBidi" w:cstheme="majorBidi"/>
          <w:b/>
          <w:bCs/>
          <w:sz w:val="24"/>
          <w:szCs w:val="24"/>
        </w:rPr>
        <w:t>Table</w:t>
      </w:r>
      <w:r w:rsidRPr="00E42D2C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656002" w:rsidRPr="00E42D2C">
        <w:rPr>
          <w:rFonts w:asciiTheme="majorBidi" w:hAnsiTheme="majorBidi" w:cstheme="majorBidi"/>
          <w:b/>
          <w:bCs/>
          <w:sz w:val="24"/>
          <w:szCs w:val="24"/>
          <w:lang w:bidi="fa-IR"/>
        </w:rPr>
        <w:t>1</w:t>
      </w:r>
      <w:r w:rsidR="00CE4B5A" w:rsidRPr="00E42D2C">
        <w:rPr>
          <w:rFonts w:asciiTheme="majorBidi" w:hAnsiTheme="majorBidi" w:cstheme="majorBidi"/>
          <w:b/>
          <w:bCs/>
          <w:sz w:val="24"/>
          <w:szCs w:val="24"/>
          <w:lang w:bidi="fa-IR"/>
        </w:rPr>
        <w:t>.</w:t>
      </w:r>
      <w:r w:rsidR="00CE4B5A" w:rsidRPr="00E42D2C">
        <w:rPr>
          <w:rFonts w:asciiTheme="majorBidi" w:hAnsiTheme="majorBidi" w:cstheme="majorBidi"/>
          <w:sz w:val="24"/>
          <w:szCs w:val="24"/>
          <w:lang w:bidi="fa-IR"/>
        </w:rPr>
        <w:t xml:space="preserve"> SARC-F questionnaire records for</w:t>
      </w:r>
      <w:r w:rsidR="00864A9C" w:rsidRPr="00E42D2C">
        <w:rPr>
          <w:rFonts w:asciiTheme="majorBidi" w:hAnsiTheme="majorBidi" w:cstheme="majorBidi"/>
          <w:sz w:val="24"/>
          <w:szCs w:val="24"/>
          <w:lang w:bidi="fa-IR"/>
        </w:rPr>
        <w:t xml:space="preserve"> Strength, Assistance in walking, Rising from a chair, Climbing stairs, and F</w:t>
      </w:r>
      <w:r w:rsidR="00CE4B5A" w:rsidRPr="00E42D2C">
        <w:rPr>
          <w:rFonts w:asciiTheme="majorBidi" w:hAnsiTheme="majorBidi" w:cstheme="majorBidi"/>
          <w:sz w:val="24"/>
          <w:szCs w:val="24"/>
          <w:lang w:bidi="fa-IR"/>
        </w:rPr>
        <w:t>alls</w:t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fldChar w:fldCharType="begin">
          <w:fldData xml:space="preserve">PEVuZE5vdGU+PENpdGU+PEF1dGhvcj5IYTwvQXV0aG9yPjxZZWFyPjIwMjA8L1llYXI+PFJlY051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</w:fldData>
        </w:fldChar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instrText xml:space="preserve"> ADDIN EN.CITE </w:instrText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fldChar w:fldCharType="begin">
          <w:fldData xml:space="preserve">PEVuZE5vdGU+PENpdGU+PEF1dGhvcj5IYTwvQXV0aG9yPjxZZWFyPjIwMjA8L1llYXI+PFJlY051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</w:fldData>
        </w:fldChar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instrText xml:space="preserve"> ADDIN EN.CITE.DATA </w:instrText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fldChar w:fldCharType="end"/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fldChar w:fldCharType="separate"/>
      </w:r>
      <w:r w:rsidR="00A1335D" w:rsidRPr="00E42D2C">
        <w:rPr>
          <w:rFonts w:asciiTheme="majorBidi" w:hAnsiTheme="majorBidi" w:cstheme="majorBidi"/>
          <w:noProof/>
          <w:sz w:val="24"/>
          <w:szCs w:val="24"/>
          <w:vertAlign w:val="superscript"/>
          <w:lang w:bidi="fa-IR"/>
        </w:rPr>
        <w:t>(1)</w:t>
      </w:r>
      <w:r w:rsidR="00A1335D" w:rsidRPr="00E42D2C">
        <w:rPr>
          <w:rFonts w:asciiTheme="majorBidi" w:hAnsiTheme="majorBidi" w:cstheme="majorBidi"/>
          <w:sz w:val="24"/>
          <w:szCs w:val="24"/>
          <w:lang w:bidi="fa-IR"/>
        </w:rPr>
        <w:fldChar w:fldCharType="end"/>
      </w:r>
      <w:r w:rsidR="00CE4B5A" w:rsidRPr="00E42D2C">
        <w:rPr>
          <w:rFonts w:asciiTheme="majorBidi" w:hAnsiTheme="majorBidi" w:cstheme="majorBidi"/>
          <w:sz w:val="24"/>
          <w:szCs w:val="24"/>
        </w:rPr>
        <w:t xml:space="preserve"> 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1287"/>
        <w:gridCol w:w="3885"/>
        <w:gridCol w:w="3854"/>
      </w:tblGrid>
      <w:tr w:rsidR="00E42D2C" w:rsidRPr="00E42D2C" w:rsidTr="00D544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3885" w:type="dxa"/>
          </w:tcPr>
          <w:p w:rsidR="003303B5" w:rsidRPr="00E42D2C" w:rsidRDefault="00CE4B5A" w:rsidP="00361DE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ARC-F components</w:t>
            </w:r>
          </w:p>
          <w:p w:rsidR="00CE4B5A" w:rsidRPr="00E42D2C" w:rsidRDefault="00CE4B5A" w:rsidP="003303B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vertAlign w:val="superscript"/>
                <w:lang w:bidi="fa-IR"/>
              </w:rPr>
            </w:pPr>
          </w:p>
        </w:tc>
        <w:tc>
          <w:tcPr>
            <w:tcW w:w="3854" w:type="dxa"/>
          </w:tcPr>
          <w:p w:rsidR="003303B5" w:rsidRPr="00E42D2C" w:rsidRDefault="00CE4B5A" w:rsidP="00361DE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nswer (score)</w:t>
            </w:r>
            <w:r w:rsidR="00361DE0"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*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E42D2C" w:rsidRPr="00E42D2C" w:rsidTr="00D54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Q1</w:t>
            </w:r>
          </w:p>
        </w:tc>
        <w:tc>
          <w:tcPr>
            <w:tcW w:w="3885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fficulty lifting and carrying about 5 kg</w:t>
            </w:r>
          </w:p>
        </w:tc>
        <w:tc>
          <w:tcPr>
            <w:tcW w:w="3854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 (0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ome (1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 lot or unable (2)</w:t>
            </w:r>
          </w:p>
        </w:tc>
      </w:tr>
      <w:tr w:rsidR="00E42D2C" w:rsidRPr="00E42D2C" w:rsidTr="00D544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Q2</w:t>
            </w:r>
          </w:p>
        </w:tc>
        <w:tc>
          <w:tcPr>
            <w:tcW w:w="3885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fficulty walking across a room</w:t>
            </w:r>
          </w:p>
        </w:tc>
        <w:tc>
          <w:tcPr>
            <w:tcW w:w="3854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 (0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ome (1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 lot, uses aids, or unable (2)</w:t>
            </w:r>
          </w:p>
        </w:tc>
      </w:tr>
      <w:tr w:rsidR="00E42D2C" w:rsidRPr="00E42D2C" w:rsidTr="00D54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Q3</w:t>
            </w:r>
          </w:p>
        </w:tc>
        <w:tc>
          <w:tcPr>
            <w:tcW w:w="3885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fficulty moving from a chair or bed</w:t>
            </w:r>
          </w:p>
        </w:tc>
        <w:tc>
          <w:tcPr>
            <w:tcW w:w="3854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 (0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ome (1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 lot or unable without help (2)</w:t>
            </w:r>
          </w:p>
        </w:tc>
      </w:tr>
      <w:tr w:rsidR="00E42D2C" w:rsidRPr="00E42D2C" w:rsidTr="00D544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Q4</w:t>
            </w:r>
          </w:p>
        </w:tc>
        <w:tc>
          <w:tcPr>
            <w:tcW w:w="3885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ifficulty climbing a flight of 10 stairs</w:t>
            </w:r>
          </w:p>
        </w:tc>
        <w:tc>
          <w:tcPr>
            <w:tcW w:w="3854" w:type="dxa"/>
          </w:tcPr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 (0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ome (1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 lot or unable (2)</w:t>
            </w:r>
          </w:p>
        </w:tc>
      </w:tr>
      <w:tr w:rsidR="00E42D2C" w:rsidRPr="00E42D2C" w:rsidTr="00D544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dxa"/>
            <w:tcBorders>
              <w:bottom w:val="single" w:sz="4" w:space="0" w:color="auto"/>
            </w:tcBorders>
          </w:tcPr>
          <w:p w:rsidR="00CE4B5A" w:rsidRPr="00E42D2C" w:rsidRDefault="00CE4B5A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Q5</w:t>
            </w:r>
          </w:p>
        </w:tc>
        <w:tc>
          <w:tcPr>
            <w:tcW w:w="3885" w:type="dxa"/>
            <w:tcBorders>
              <w:bottom w:val="single" w:sz="4" w:space="0" w:color="auto"/>
            </w:tcBorders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Number of times have fallen in </w:t>
            </w:r>
            <w:r w:rsidR="00361DE0"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the </w:t>
            </w: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past year</w:t>
            </w:r>
          </w:p>
        </w:tc>
        <w:tc>
          <w:tcPr>
            <w:tcW w:w="3854" w:type="dxa"/>
            <w:tcBorders>
              <w:bottom w:val="nil"/>
            </w:tcBorders>
          </w:tcPr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ne (0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-3 (1)</w:t>
            </w:r>
          </w:p>
          <w:p w:rsidR="00CE4B5A" w:rsidRPr="00E42D2C" w:rsidRDefault="00CE4B5A" w:rsidP="00C8758F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4 (2)</w:t>
            </w:r>
          </w:p>
        </w:tc>
      </w:tr>
      <w:tr w:rsidR="00E42D2C" w:rsidRPr="00E42D2C" w:rsidTr="00D544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6" w:type="dxa"/>
            <w:gridSpan w:val="3"/>
            <w:tcBorders>
              <w:top w:val="single" w:sz="4" w:space="0" w:color="auto"/>
              <w:bottom w:val="nil"/>
            </w:tcBorders>
          </w:tcPr>
          <w:p w:rsidR="00D54465" w:rsidRPr="00E42D2C" w:rsidRDefault="00D54465" w:rsidP="00C8758F">
            <w:pPr>
              <w:spacing w:line="276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* Score ≥ 4 indicates a risk of sarcopenia.</w:t>
            </w:r>
          </w:p>
        </w:tc>
      </w:tr>
    </w:tbl>
    <w:p w:rsidR="007B1A32" w:rsidRPr="00E42D2C" w:rsidRDefault="007B1A32" w:rsidP="00CE4B5A">
      <w:pPr>
        <w:spacing w:line="360" w:lineRule="auto"/>
        <w:sectPr w:rsidR="007B1A32" w:rsidRPr="00E42D2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7B1A32" w:rsidRPr="00E42D2C" w:rsidRDefault="007B1A32" w:rsidP="007B1A32">
      <w:pPr>
        <w:spacing w:line="360" w:lineRule="auto"/>
      </w:pPr>
      <w:r w:rsidRPr="00E42D2C">
        <w:rPr>
          <w:rFonts w:asciiTheme="majorBidi" w:hAnsiTheme="majorBidi" w:cstheme="majorBidi"/>
          <w:b/>
          <w:bCs/>
          <w:sz w:val="24"/>
          <w:szCs w:val="24"/>
        </w:rPr>
        <w:lastRenderedPageBreak/>
        <w:t>Supplementary Table 2.</w:t>
      </w:r>
      <w:r w:rsidRPr="00E42D2C">
        <w:rPr>
          <w:b/>
        </w:rPr>
        <w:t xml:space="preserve"> </w:t>
      </w:r>
      <w:r w:rsidR="00A151B7" w:rsidRPr="00E42D2C">
        <w:rPr>
          <w:rFonts w:asciiTheme="majorBidi" w:hAnsiTheme="majorBidi" w:cstheme="majorBidi"/>
          <w:sz w:val="24"/>
          <w:szCs w:val="24"/>
        </w:rPr>
        <w:t>The m</w:t>
      </w:r>
      <w:r w:rsidRPr="00E42D2C">
        <w:rPr>
          <w:rFonts w:asciiTheme="majorBidi" w:hAnsiTheme="majorBidi" w:cstheme="majorBidi"/>
          <w:sz w:val="24"/>
          <w:szCs w:val="24"/>
        </w:rPr>
        <w:t>odified-National Early Warning Score (m-NEWS) system for COVID-19 participants</w:t>
      </w:r>
      <w:r w:rsidR="00A1335D" w:rsidRPr="00E42D2C">
        <w:rPr>
          <w:rFonts w:asciiTheme="majorBidi" w:hAnsiTheme="majorBidi" w:cstheme="majorBidi"/>
          <w:sz w:val="20"/>
          <w:szCs w:val="20"/>
          <w:vertAlign w:val="superscript"/>
          <w:lang w:bidi="fa-IR"/>
        </w:rPr>
        <w:t>(2)</w:t>
      </w:r>
    </w:p>
    <w:tbl>
      <w:tblPr>
        <w:tblStyle w:val="PlainTable21"/>
        <w:tblW w:w="9461" w:type="dxa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2107"/>
        <w:gridCol w:w="995"/>
        <w:gridCol w:w="990"/>
        <w:gridCol w:w="990"/>
        <w:gridCol w:w="1083"/>
        <w:gridCol w:w="997"/>
        <w:gridCol w:w="1070"/>
        <w:gridCol w:w="1229"/>
      </w:tblGrid>
      <w:tr w:rsidR="00E42D2C" w:rsidRPr="00E42D2C" w:rsidTr="008226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  <w:vMerge w:val="restart"/>
            <w:tcBorders>
              <w:top w:val="single" w:sz="4" w:space="0" w:color="auto"/>
            </w:tcBorders>
          </w:tcPr>
          <w:p w:rsidR="007B1A32" w:rsidRPr="00E42D2C" w:rsidRDefault="007B1A32" w:rsidP="00A1335D">
            <w:pPr>
              <w:spacing w:line="360" w:lineRule="auto"/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Parameters </w:t>
            </w:r>
            <w:r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  <w:lang w:bidi="fa-IR"/>
              </w:rPr>
              <w:fldChar w:fldCharType="begin"/>
            </w:r>
            <w:r w:rsidR="00A1335D"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  <w:lang w:bidi="fa-IR"/>
              </w:rPr>
              <w:instrText xml:space="preserve"> ADDIN EN.CITE &lt;EndNote&gt;&lt;Cite&gt;&lt;Author&gt;Liao&lt;/Author&gt;&lt;Year&gt;2020&lt;/Year&gt;&lt;RecNum&gt;46&lt;/RecNum&gt;&lt;DisplayText&gt;&lt;style face="superscript"&gt;(2)&lt;/style&gt;&lt;/DisplayText&gt;&lt;record&gt;&lt;rec-number&gt;46&lt;/rec-number&gt;&lt;foreign-keys&gt;&lt;key app="EN" db-id="2saw99d08swd9cedze6xetfzze2rwxra2rtr" timestamp="1626243014"&gt;46&lt;/key&gt;&lt;/foreign-keys&gt;&lt;ref-type name="Journal Article"&gt;17&lt;/ref-type&gt;&lt;contributors&gt;&lt;authors&gt;&lt;author&gt;Liao, Xuelian&lt;/author&gt;&lt;author&gt;Wang, Bo&lt;/author&gt;&lt;author&gt;Kang, Yan&lt;/author&gt;&lt;/authors&gt;&lt;/contributors&gt;&lt;titles&gt;&lt;title&gt;Novel coronavirus infection during the 2019–2020 epidemic: preparing intensive care units—the experience in Sichuan Province, China&lt;/title&gt;&lt;secondary-title&gt;Intensive Care Medicine&lt;/secondary-title&gt;&lt;/titles&gt;&lt;periodical&gt;&lt;full-title&gt;Intensive Care Medicine&lt;/full-title&gt;&lt;/periodical&gt;&lt;pages&gt;357-360&lt;/pages&gt;&lt;volume&gt;46&lt;/volume&gt;&lt;number&gt;2&lt;/number&gt;&lt;dates&gt;&lt;year&gt;2020&lt;/year&gt;&lt;pub-dates&gt;&lt;date&gt;2020/02/01&lt;/date&gt;&lt;/pub-dates&gt;&lt;/dates&gt;&lt;isbn&gt;1432-1238&lt;/isbn&gt;&lt;urls&gt;&lt;related-urls&gt;&lt;url&gt;https://doi.org/10.1007/s00134-020-05954-2&lt;/url&gt;&lt;/related-urls&gt;&lt;/urls&gt;&lt;electronic-resource-num&gt;10.1007/s00134-020-05954-2&lt;/electronic-resource-num&gt;&lt;/record&gt;&lt;/Cite&gt;&lt;/EndNote&gt;</w:instrText>
            </w:r>
            <w:r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  <w:lang w:bidi="fa-IR"/>
              </w:rPr>
              <w:fldChar w:fldCharType="end"/>
            </w:r>
          </w:p>
        </w:tc>
        <w:tc>
          <w:tcPr>
            <w:tcW w:w="7354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Scores</w:t>
            </w:r>
          </w:p>
        </w:tc>
      </w:tr>
      <w:tr w:rsidR="00E42D2C" w:rsidRPr="00E42D2C" w:rsidTr="00822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  <w:vMerge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sz w:val="20"/>
                <w:szCs w:val="20"/>
                <w:vertAlign w:val="superscript"/>
                <w:lang w:bidi="fa-IR"/>
              </w:rPr>
            </w:pP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3 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</w:t>
            </w:r>
          </w:p>
        </w:tc>
        <w:tc>
          <w:tcPr>
            <w:tcW w:w="1083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</w:t>
            </w:r>
          </w:p>
        </w:tc>
        <w:tc>
          <w:tcPr>
            <w:tcW w:w="997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</w:t>
            </w: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</w:t>
            </w:r>
          </w:p>
        </w:tc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</w:t>
            </w:r>
          </w:p>
        </w:tc>
      </w:tr>
      <w:tr w:rsidR="00E42D2C" w:rsidRPr="00E42D2C" w:rsidTr="008226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Age (years)</w:t>
            </w:r>
          </w:p>
        </w:tc>
        <w:tc>
          <w:tcPr>
            <w:tcW w:w="995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83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&lt; 65</w:t>
            </w:r>
          </w:p>
        </w:tc>
        <w:tc>
          <w:tcPr>
            <w:tcW w:w="997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229" w:type="dxa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65</w:t>
            </w:r>
          </w:p>
        </w:tc>
      </w:tr>
      <w:tr w:rsidR="00E42D2C" w:rsidRPr="00E42D2C" w:rsidTr="00822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RR (/min)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≤ 8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-11</w:t>
            </w: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2-20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21-24</w:t>
            </w: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25</w:t>
            </w:r>
          </w:p>
        </w:tc>
      </w:tr>
      <w:tr w:rsidR="00E42D2C" w:rsidRPr="00E42D2C" w:rsidTr="008226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O</w:t>
            </w: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vertAlign w:val="subscript"/>
                <w:lang w:bidi="fa-IR"/>
              </w:rPr>
              <w:t>2</w:t>
            </w: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 xml:space="preserve"> saturation (%)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≤ 91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2-93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4-95</w:t>
            </w: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96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E42D2C" w:rsidRPr="00E42D2C" w:rsidTr="00822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Supplemental oxygen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Yes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No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E42D2C" w:rsidRPr="00E42D2C" w:rsidTr="008226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SBP (mmHg)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≤ 90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1-100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01-110</w:t>
            </w: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11-219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220</w:t>
            </w:r>
          </w:p>
        </w:tc>
      </w:tr>
      <w:tr w:rsidR="00E42D2C" w:rsidRPr="00E42D2C" w:rsidTr="00822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PR (/min)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≤ 40</w:t>
            </w: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41-50</w:t>
            </w: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51-90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91-110</w:t>
            </w: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11-130</w:t>
            </w: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131</w:t>
            </w:r>
          </w:p>
        </w:tc>
      </w:tr>
      <w:tr w:rsidR="00E42D2C" w:rsidRPr="00E42D2C" w:rsidTr="008226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Consciousness</w:t>
            </w:r>
          </w:p>
        </w:tc>
        <w:tc>
          <w:tcPr>
            <w:tcW w:w="995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83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Alert</w:t>
            </w:r>
          </w:p>
        </w:tc>
        <w:tc>
          <w:tcPr>
            <w:tcW w:w="997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070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rowsiness</w:t>
            </w:r>
          </w:p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Lethargy</w:t>
            </w:r>
          </w:p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ma</w:t>
            </w:r>
          </w:p>
          <w:p w:rsidR="007B1A32" w:rsidRPr="00E42D2C" w:rsidRDefault="007B1A32" w:rsidP="008226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onfusion</w:t>
            </w:r>
          </w:p>
        </w:tc>
      </w:tr>
      <w:tr w:rsidR="00E42D2C" w:rsidRPr="00E42D2C" w:rsidTr="00822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7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Temperature ( ̊C)</w:t>
            </w:r>
          </w:p>
        </w:tc>
        <w:tc>
          <w:tcPr>
            <w:tcW w:w="995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≤ 35.0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5.1-36.0</w:t>
            </w:r>
          </w:p>
        </w:tc>
        <w:tc>
          <w:tcPr>
            <w:tcW w:w="1083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6.1-38.0</w:t>
            </w:r>
          </w:p>
        </w:tc>
        <w:tc>
          <w:tcPr>
            <w:tcW w:w="997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38.1-39.0</w:t>
            </w: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≥ 39.1</w:t>
            </w:r>
          </w:p>
        </w:tc>
        <w:tc>
          <w:tcPr>
            <w:tcW w:w="1229" w:type="dxa"/>
          </w:tcPr>
          <w:p w:rsidR="007B1A32" w:rsidRPr="00E42D2C" w:rsidRDefault="007B1A32" w:rsidP="008226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E42D2C" w:rsidRPr="00E42D2C" w:rsidTr="008226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61" w:type="dxa"/>
            <w:gridSpan w:val="8"/>
            <w:tcBorders>
              <w:top w:val="single" w:sz="4" w:space="0" w:color="auto"/>
            </w:tcBorders>
          </w:tcPr>
          <w:p w:rsidR="007B1A32" w:rsidRPr="00E42D2C" w:rsidRDefault="007B1A32" w:rsidP="00822642">
            <w:pPr>
              <w:spacing w:line="360" w:lineRule="auto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  <w:t>RR, respiratory rate; SBP, systolic blood pressure; PR, pulse rate.</w:t>
            </w:r>
          </w:p>
        </w:tc>
      </w:tr>
    </w:tbl>
    <w:p w:rsidR="00C6488C" w:rsidRPr="00E42D2C" w:rsidRDefault="00C6488C" w:rsidP="00CE4B5A">
      <w:pPr>
        <w:spacing w:line="360" w:lineRule="auto"/>
        <w:sectPr w:rsidR="00C6488C" w:rsidRPr="00E42D2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C6488C" w:rsidRPr="00E42D2C" w:rsidRDefault="00C6488C" w:rsidP="00C6488C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42D2C">
        <w:rPr>
          <w:rFonts w:asciiTheme="majorBidi" w:hAnsiTheme="majorBidi" w:cstheme="majorBidi"/>
          <w:b/>
          <w:bCs/>
          <w:sz w:val="24"/>
          <w:szCs w:val="24"/>
        </w:rPr>
        <w:lastRenderedPageBreak/>
        <w:t>Supplementary Table 3.</w:t>
      </w:r>
      <w:r w:rsidRPr="00E42D2C">
        <w:rPr>
          <w:b/>
        </w:rPr>
        <w:t xml:space="preserve"> </w:t>
      </w:r>
      <w:r w:rsidRPr="00E42D2C">
        <w:rPr>
          <w:rFonts w:asciiTheme="majorBidi" w:hAnsiTheme="majorBidi" w:cstheme="majorBidi"/>
          <w:sz w:val="24"/>
          <w:szCs w:val="24"/>
        </w:rPr>
        <w:t>Time, group, and interaction effect for vital signs from T1 to T3 follow-up times between groups</w:t>
      </w:r>
    </w:p>
    <w:tbl>
      <w:tblPr>
        <w:tblStyle w:val="TableGrid"/>
        <w:tblpPr w:leftFromText="180" w:rightFromText="180" w:vertAnchor="text" w:horzAnchor="margin" w:tblpY="16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01"/>
        <w:gridCol w:w="754"/>
        <w:gridCol w:w="2700"/>
        <w:gridCol w:w="720"/>
        <w:gridCol w:w="2541"/>
      </w:tblGrid>
      <w:tr w:rsidR="00E42D2C" w:rsidRPr="00E42D2C" w:rsidTr="00822642">
        <w:tc>
          <w:tcPr>
            <w:tcW w:w="2301" w:type="dxa"/>
            <w:tcBorders>
              <w:top w:val="single" w:sz="4" w:space="0" w:color="auto"/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</w:rPr>
              <w:t>Vital signs</w:t>
            </w:r>
          </w:p>
        </w:tc>
        <w:tc>
          <w:tcPr>
            <w:tcW w:w="754" w:type="dxa"/>
            <w:tcBorders>
              <w:top w:val="single" w:sz="4" w:space="0" w:color="auto"/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F</w:t>
            </w: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statistic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</w:p>
        </w:tc>
        <w:tc>
          <w:tcPr>
            <w:tcW w:w="2541" w:type="dxa"/>
            <w:tcBorders>
              <w:top w:val="single" w:sz="4" w:space="0" w:color="auto"/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P</w:t>
            </w:r>
            <w:r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*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BP (mmHg)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Time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3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757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Group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1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769</w:t>
            </w:r>
          </w:p>
        </w:tc>
      </w:tr>
      <w:tr w:rsidR="00E42D2C" w:rsidRPr="00E42D2C" w:rsidTr="00822642">
        <w:tc>
          <w:tcPr>
            <w:tcW w:w="230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Interaction effect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1.2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267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R (/min)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Time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1.2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292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Group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1.8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188</w:t>
            </w:r>
          </w:p>
        </w:tc>
      </w:tr>
      <w:tr w:rsidR="00E42D2C" w:rsidRPr="00E42D2C" w:rsidTr="00822642">
        <w:tc>
          <w:tcPr>
            <w:tcW w:w="230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Interaction effect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3.0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051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R (/min)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Time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3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754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Group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5.0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026</w:t>
            </w:r>
          </w:p>
        </w:tc>
      </w:tr>
      <w:tr w:rsidR="00E42D2C" w:rsidRPr="00E42D2C" w:rsidTr="00822642">
        <w:tc>
          <w:tcPr>
            <w:tcW w:w="230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Interaction effect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456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 (°C)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Time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423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Group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1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753</w:t>
            </w:r>
          </w:p>
        </w:tc>
      </w:tr>
      <w:tr w:rsidR="00E42D2C" w:rsidRPr="00E42D2C" w:rsidTr="00822642">
        <w:tc>
          <w:tcPr>
            <w:tcW w:w="230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Interaction effect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463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2 saturation (%)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Time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1.4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239</w:t>
            </w:r>
          </w:p>
        </w:tc>
      </w:tr>
      <w:tr w:rsidR="00E42D2C" w:rsidRPr="00E42D2C" w:rsidTr="00822642">
        <w:tc>
          <w:tcPr>
            <w:tcW w:w="2301" w:type="dxa"/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Group effect</w:t>
            </w:r>
          </w:p>
        </w:tc>
        <w:tc>
          <w:tcPr>
            <w:tcW w:w="754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04</w:t>
            </w:r>
          </w:p>
        </w:tc>
        <w:tc>
          <w:tcPr>
            <w:tcW w:w="720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847</w:t>
            </w:r>
          </w:p>
        </w:tc>
      </w:tr>
      <w:tr w:rsidR="00E42D2C" w:rsidRPr="00E42D2C" w:rsidTr="00822642">
        <w:tc>
          <w:tcPr>
            <w:tcW w:w="230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  Interaction effect</w:t>
            </w:r>
          </w:p>
        </w:tc>
        <w:tc>
          <w:tcPr>
            <w:tcW w:w="754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1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:rsidR="00C6488C" w:rsidRPr="00E42D2C" w:rsidRDefault="00C6488C" w:rsidP="00822642">
            <w:pPr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</w:rPr>
              <w:t>0.901</w:t>
            </w:r>
          </w:p>
        </w:tc>
      </w:tr>
      <w:tr w:rsidR="00E42D2C" w:rsidRPr="00E42D2C" w:rsidTr="00822642">
        <w:tc>
          <w:tcPr>
            <w:tcW w:w="9016" w:type="dxa"/>
            <w:gridSpan w:val="5"/>
            <w:tcBorders>
              <w:top w:val="single" w:sz="4" w:space="0" w:color="auto"/>
            </w:tcBorders>
          </w:tcPr>
          <w:p w:rsidR="00C6488C" w:rsidRPr="00E42D2C" w:rsidRDefault="00C6488C" w:rsidP="00822642">
            <w:pPr>
              <w:shd w:val="clear" w:color="auto" w:fill="FFFFFF"/>
              <w:jc w:val="both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 xml:space="preserve">SBP, systolic blood pressure; RR, respiratory rate, PR, pulse rate, T, body temperature. </w:t>
            </w:r>
          </w:p>
          <w:p w:rsidR="00C6488C" w:rsidRPr="00E42D2C" w:rsidRDefault="00C6488C" w:rsidP="00822642">
            <w:pPr>
              <w:shd w:val="clear" w:color="auto" w:fill="FFFFFF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E42D2C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*</w:t>
            </w:r>
            <w:r w:rsidRPr="00E42D2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Obtained from</w:t>
            </w:r>
            <w:r w:rsidRPr="00E42D2C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 xml:space="preserve"> </w:t>
            </w:r>
            <w:r w:rsidRPr="00E42D2C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two-way repeated measures ANOVA, adjusted for sex, diabetes mellitus, hypertension, cardiovascular disease, chronic kidney disease, respiratory disease, cancer, chronic digestive problem, history of surgery.</w:t>
            </w:r>
          </w:p>
        </w:tc>
      </w:tr>
    </w:tbl>
    <w:p w:rsidR="00A1335D" w:rsidRPr="00E42D2C" w:rsidRDefault="00A1335D" w:rsidP="00CE4B5A">
      <w:pPr>
        <w:spacing w:line="360" w:lineRule="auto"/>
      </w:pPr>
    </w:p>
    <w:p w:rsidR="00A1335D" w:rsidRPr="00E42D2C" w:rsidRDefault="00A1335D" w:rsidP="00CE4B5A">
      <w:pPr>
        <w:spacing w:line="360" w:lineRule="auto"/>
        <w:sectPr w:rsidR="00A1335D" w:rsidRPr="00E42D2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A1335D" w:rsidRPr="00E42D2C" w:rsidRDefault="00A1335D" w:rsidP="00CE4B5A">
      <w:pPr>
        <w:spacing w:line="360" w:lineRule="auto"/>
      </w:pPr>
      <w:r w:rsidRPr="00E42D2C">
        <w:lastRenderedPageBreak/>
        <w:br w:type="page"/>
      </w:r>
    </w:p>
    <w:p w:rsidR="00A1335D" w:rsidRPr="00E42D2C" w:rsidRDefault="00A1335D" w:rsidP="00CE4B5A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E42D2C">
        <w:rPr>
          <w:rFonts w:asciiTheme="majorBidi" w:hAnsiTheme="majorBidi" w:cstheme="majorBidi"/>
          <w:sz w:val="24"/>
          <w:szCs w:val="24"/>
        </w:rPr>
        <w:lastRenderedPageBreak/>
        <w:t>References:</w:t>
      </w:r>
    </w:p>
    <w:p w:rsidR="00A1335D" w:rsidRPr="00E42D2C" w:rsidRDefault="00A1335D" w:rsidP="00E805D9">
      <w:pPr>
        <w:pStyle w:val="EndNoteBibliography"/>
        <w:spacing w:after="0"/>
        <w:ind w:left="720" w:hanging="720"/>
        <w:rPr>
          <w:rFonts w:asciiTheme="majorBidi" w:hAnsiTheme="majorBidi" w:cstheme="majorBidi"/>
          <w:noProof w:val="0"/>
          <w:sz w:val="24"/>
          <w:szCs w:val="24"/>
        </w:rPr>
      </w:pPr>
      <w:r w:rsidRPr="00E42D2C">
        <w:rPr>
          <w:rFonts w:asciiTheme="majorBidi" w:hAnsiTheme="majorBidi" w:cstheme="majorBidi"/>
          <w:noProof w:val="0"/>
          <w:sz w:val="24"/>
          <w:szCs w:val="24"/>
        </w:rPr>
        <w:fldChar w:fldCharType="begin"/>
      </w:r>
      <w:r w:rsidRPr="00E42D2C">
        <w:rPr>
          <w:rFonts w:asciiTheme="majorBidi" w:hAnsiTheme="majorBidi" w:cstheme="majorBidi"/>
          <w:noProof w:val="0"/>
          <w:sz w:val="24"/>
          <w:szCs w:val="24"/>
        </w:rPr>
        <w:instrText xml:space="preserve"> ADDIN EN.REFLIST </w:instrTex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fldChar w:fldCharType="separate"/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>1.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ab/>
        <w:t xml:space="preserve">Ha YC, Won Won C, Kim M </w:t>
      </w:r>
      <w:r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>et al.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 xml:space="preserve"> (2020) SARC-F as a Useful Tool for Screening Sarcopenia in Elderly Patients with Hip Fractures. </w:t>
      </w:r>
      <w:r w:rsidR="00E805D9"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>J</w:t>
      </w:r>
      <w:r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 xml:space="preserve"> </w:t>
      </w:r>
      <w:r w:rsidR="00E805D9"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>Nutr Health A</w:t>
      </w:r>
      <w:r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>ging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 xml:space="preserve"> </w:t>
      </w:r>
      <w:r w:rsidRPr="00E42D2C">
        <w:rPr>
          <w:rFonts w:asciiTheme="majorBidi" w:hAnsiTheme="majorBidi" w:cstheme="majorBidi"/>
          <w:b/>
          <w:bCs/>
          <w:noProof w:val="0"/>
          <w:sz w:val="24"/>
          <w:szCs w:val="24"/>
        </w:rPr>
        <w:t>24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>, 78-82.</w:t>
      </w:r>
    </w:p>
    <w:p w:rsidR="00A1335D" w:rsidRPr="00E42D2C" w:rsidRDefault="00A1335D" w:rsidP="00B54F26">
      <w:pPr>
        <w:pStyle w:val="EndNoteBibliography"/>
        <w:ind w:left="720" w:hanging="720"/>
        <w:rPr>
          <w:rFonts w:asciiTheme="majorBidi" w:hAnsiTheme="majorBidi" w:cstheme="majorBidi"/>
          <w:noProof w:val="0"/>
          <w:sz w:val="24"/>
          <w:szCs w:val="24"/>
        </w:rPr>
      </w:pPr>
      <w:r w:rsidRPr="00E42D2C">
        <w:rPr>
          <w:rFonts w:asciiTheme="majorBidi" w:hAnsiTheme="majorBidi" w:cstheme="majorBidi"/>
          <w:noProof w:val="0"/>
          <w:sz w:val="24"/>
          <w:szCs w:val="24"/>
        </w:rPr>
        <w:t>2.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ab/>
        <w:t xml:space="preserve">Liao X, Wang B </w:t>
      </w:r>
      <w:r w:rsidR="00E805D9" w:rsidRPr="00E42D2C">
        <w:rPr>
          <w:rFonts w:asciiTheme="majorBidi" w:hAnsiTheme="majorBidi" w:cstheme="majorBidi"/>
          <w:noProof w:val="0"/>
          <w:sz w:val="24"/>
          <w:szCs w:val="24"/>
        </w:rPr>
        <w:t xml:space="preserve">&amp; 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 xml:space="preserve">Kang Y (2020) Novel coronavirus infection during the 2019–2020 epidemic: preparing intensive care units—the experience in Sichuan Province, China. </w:t>
      </w:r>
      <w:r w:rsidRPr="00E42D2C">
        <w:rPr>
          <w:rFonts w:asciiTheme="majorBidi" w:hAnsiTheme="majorBidi" w:cstheme="majorBidi"/>
          <w:i/>
          <w:iCs/>
          <w:noProof w:val="0"/>
          <w:sz w:val="24"/>
          <w:szCs w:val="24"/>
        </w:rPr>
        <w:t>Intensive Care Med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 xml:space="preserve"> </w:t>
      </w:r>
      <w:r w:rsidRPr="00E42D2C">
        <w:rPr>
          <w:rFonts w:asciiTheme="majorBidi" w:hAnsiTheme="majorBidi" w:cstheme="majorBidi"/>
          <w:b/>
          <w:bCs/>
          <w:noProof w:val="0"/>
          <w:sz w:val="24"/>
          <w:szCs w:val="24"/>
        </w:rPr>
        <w:t>46</w:t>
      </w:r>
      <w:r w:rsidRPr="00E42D2C">
        <w:rPr>
          <w:rFonts w:asciiTheme="majorBidi" w:hAnsiTheme="majorBidi" w:cstheme="majorBidi"/>
          <w:noProof w:val="0"/>
          <w:sz w:val="24"/>
          <w:szCs w:val="24"/>
        </w:rPr>
        <w:t>, 357-360.</w:t>
      </w:r>
    </w:p>
    <w:p w:rsidR="00F01756" w:rsidRPr="00E42D2C" w:rsidRDefault="00A1335D" w:rsidP="00A1335D">
      <w:pPr>
        <w:spacing w:line="360" w:lineRule="auto"/>
      </w:pPr>
      <w:r w:rsidRPr="00E42D2C">
        <w:rPr>
          <w:rFonts w:asciiTheme="majorBidi" w:hAnsiTheme="majorBidi" w:cstheme="majorBidi"/>
          <w:sz w:val="24"/>
          <w:szCs w:val="24"/>
        </w:rPr>
        <w:fldChar w:fldCharType="end"/>
      </w:r>
      <w:bookmarkEnd w:id="0"/>
    </w:p>
    <w:sectPr w:rsidR="00F01756" w:rsidRPr="00E42D2C" w:rsidSect="00A1335D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771A2" w:rsidRDefault="002771A2" w:rsidP="00016164">
      <w:pPr>
        <w:spacing w:after="0" w:line="240" w:lineRule="auto"/>
      </w:pPr>
      <w:r>
        <w:separator/>
      </w:r>
    </w:p>
  </w:endnote>
  <w:endnote w:type="continuationSeparator" w:id="0">
    <w:p w:rsidR="002771A2" w:rsidRDefault="002771A2" w:rsidP="000161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771A2" w:rsidRDefault="002771A2" w:rsidP="00016164">
      <w:pPr>
        <w:spacing w:after="0" w:line="240" w:lineRule="auto"/>
      </w:pPr>
      <w:r>
        <w:separator/>
      </w:r>
    </w:p>
  </w:footnote>
  <w:footnote w:type="continuationSeparator" w:id="0">
    <w:p w:rsidR="002771A2" w:rsidRDefault="002771A2" w:rsidP="0001616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1F75FC"/>
    <w:multiLevelType w:val="hybridMultilevel"/>
    <w:tmpl w:val="7A2ED6D4"/>
    <w:lvl w:ilvl="0" w:tplc="6EDA3B1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D33E14"/>
    <w:multiLevelType w:val="hybridMultilevel"/>
    <w:tmpl w:val="251E4878"/>
    <w:lvl w:ilvl="0" w:tplc="CF4056B6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Bidi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aw99d08swd9cedze6xetfzze2rwxra2rtr&quot;&gt;My EndNote Library-Converted&lt;record-ids&gt;&lt;item&gt;22&lt;/item&gt;&lt;item&gt;46&lt;/item&gt;&lt;/record-ids&gt;&lt;/item&gt;&lt;/Libraries&gt;"/>
  </w:docVars>
  <w:rsids>
    <w:rsidRoot w:val="00F01756"/>
    <w:rsid w:val="00016164"/>
    <w:rsid w:val="00074220"/>
    <w:rsid w:val="00092594"/>
    <w:rsid w:val="002771A2"/>
    <w:rsid w:val="003303B5"/>
    <w:rsid w:val="00361DE0"/>
    <w:rsid w:val="00421A14"/>
    <w:rsid w:val="0058074A"/>
    <w:rsid w:val="005D2A58"/>
    <w:rsid w:val="006024FC"/>
    <w:rsid w:val="00656002"/>
    <w:rsid w:val="00663B2F"/>
    <w:rsid w:val="00687A83"/>
    <w:rsid w:val="0069073A"/>
    <w:rsid w:val="00787F38"/>
    <w:rsid w:val="007B1A32"/>
    <w:rsid w:val="00864A9C"/>
    <w:rsid w:val="008A0B4F"/>
    <w:rsid w:val="008E13AF"/>
    <w:rsid w:val="00945DD1"/>
    <w:rsid w:val="00A1335D"/>
    <w:rsid w:val="00A151B7"/>
    <w:rsid w:val="00A4288B"/>
    <w:rsid w:val="00AC7901"/>
    <w:rsid w:val="00B54F26"/>
    <w:rsid w:val="00B84DED"/>
    <w:rsid w:val="00BE40F8"/>
    <w:rsid w:val="00C6488C"/>
    <w:rsid w:val="00CE4B5A"/>
    <w:rsid w:val="00D54465"/>
    <w:rsid w:val="00E42D2C"/>
    <w:rsid w:val="00E805D9"/>
    <w:rsid w:val="00ED6502"/>
    <w:rsid w:val="00F01756"/>
    <w:rsid w:val="00FA0F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EF84152-E20A-4364-A29E-875F8591D5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E4B5A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21">
    <w:name w:val="Plain Table 21"/>
    <w:basedOn w:val="TableNormal"/>
    <w:uiPriority w:val="42"/>
    <w:rsid w:val="005D2A58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016164"/>
    <w:pPr>
      <w:tabs>
        <w:tab w:val="center" w:pos="4680"/>
        <w:tab w:val="right" w:pos="9360"/>
      </w:tabs>
      <w:spacing w:after="0" w:line="240" w:lineRule="auto"/>
    </w:pPr>
    <w:rPr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016164"/>
  </w:style>
  <w:style w:type="paragraph" w:styleId="Footer">
    <w:name w:val="footer"/>
    <w:basedOn w:val="Normal"/>
    <w:link w:val="FooterChar"/>
    <w:uiPriority w:val="99"/>
    <w:unhideWhenUsed/>
    <w:rsid w:val="00016164"/>
    <w:pPr>
      <w:tabs>
        <w:tab w:val="center" w:pos="4680"/>
        <w:tab w:val="right" w:pos="9360"/>
      </w:tabs>
      <w:spacing w:after="0" w:line="240" w:lineRule="auto"/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016164"/>
  </w:style>
  <w:style w:type="paragraph" w:styleId="ListParagraph">
    <w:name w:val="List Paragraph"/>
    <w:basedOn w:val="Normal"/>
    <w:uiPriority w:val="34"/>
    <w:qFormat/>
    <w:rsid w:val="00D54465"/>
    <w:pPr>
      <w:ind w:left="720"/>
      <w:contextualSpacing/>
    </w:pPr>
  </w:style>
  <w:style w:type="table" w:styleId="TableGrid">
    <w:name w:val="Table Grid"/>
    <w:basedOn w:val="TableNormal"/>
    <w:uiPriority w:val="59"/>
    <w:rsid w:val="00C6488C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133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335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33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335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1</Pages>
  <Words>566</Words>
  <Characters>322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zanne Filteau</dc:creator>
  <cp:keywords/>
  <dc:description/>
  <cp:lastModifiedBy>Asus</cp:lastModifiedBy>
  <cp:revision>22</cp:revision>
  <dcterms:created xsi:type="dcterms:W3CDTF">2021-07-15T13:37:00Z</dcterms:created>
  <dcterms:modified xsi:type="dcterms:W3CDTF">2022-06-02T13:12:00Z</dcterms:modified>
</cp:coreProperties>
</file>